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2AC05" w14:textId="0DD8FC46" w:rsidR="00321A19" w:rsidRDefault="00321A19" w:rsidP="00321A19">
      <w:pPr>
        <w:pStyle w:val="OMBInfo"/>
      </w:pPr>
      <w:r>
        <w:t>OMB No. 0925-0001</w:t>
      </w:r>
      <w:r w:rsidR="00EA19E9">
        <w:t xml:space="preserve"> and 0925-0002</w:t>
      </w:r>
      <w:r>
        <w:t xml:space="preserve"> (Rev. </w:t>
      </w:r>
      <w:r w:rsidR="00EA19E9">
        <w:t>10/15</w:t>
      </w:r>
      <w:r>
        <w:t xml:space="preserve"> Approved Through </w:t>
      </w:r>
      <w:r w:rsidR="00EA19E9">
        <w:t>10</w:t>
      </w:r>
      <w:r>
        <w:t>/31/201</w:t>
      </w:r>
      <w:r w:rsidR="00EA19E9">
        <w:t>8</w:t>
      </w:r>
      <w:r>
        <w:t>)</w:t>
      </w:r>
    </w:p>
    <w:p w14:paraId="3BB900C7" w14:textId="77777777" w:rsidR="00812185" w:rsidRDefault="00812185" w:rsidP="00D825A1">
      <w:pPr>
        <w:pStyle w:val="Title"/>
      </w:pPr>
      <w:r w:rsidRPr="00D825A1">
        <w:t>BIOGRAPHICAL</w:t>
      </w:r>
      <w:r>
        <w:t xml:space="preserve"> SKETCH</w:t>
      </w:r>
    </w:p>
    <w:p w14:paraId="435F9BF3" w14:textId="5CB0563E" w:rsidR="00812185" w:rsidRPr="00F7284D" w:rsidRDefault="00360C84" w:rsidP="00812185">
      <w:pPr>
        <w:pStyle w:val="HeadingNote"/>
        <w:pBdr>
          <w:between w:val="single" w:sz="4" w:space="1" w:color="auto"/>
        </w:pBdr>
      </w:pPr>
      <w:r w:rsidRPr="000B163B">
        <w:rPr>
          <w:rStyle w:val="Strong"/>
          <w:sz w:val="22"/>
        </w:rPr>
        <w:t>DO NOT EXCEED FIVE PAGES</w:t>
      </w:r>
      <w:r w:rsidR="00812185" w:rsidRPr="00F7284D">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34251D">
        <w:trPr>
          <w:cantSplit/>
          <w:trHeight w:val="728"/>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53628223" w14:textId="77777777" w:rsidR="000E7E94" w:rsidRDefault="000E7E94" w:rsidP="00D825A1">
      <w:pPr>
        <w:pStyle w:val="Heading1"/>
        <w:contextualSpacing/>
      </w:pPr>
    </w:p>
    <w:p w14:paraId="66EDF76E" w14:textId="617AFD59" w:rsidR="00B76B6C" w:rsidRPr="00B76B6C" w:rsidRDefault="00E67A05" w:rsidP="001539AA">
      <w:pPr>
        <w:pStyle w:val="Heading1"/>
        <w:contextualSpacing/>
      </w:pPr>
      <w:r w:rsidRPr="00D825A1">
        <w:t>A.</w:t>
      </w:r>
      <w:r w:rsidRPr="00D825A1">
        <w:tab/>
        <w:t>Personal Statement</w:t>
      </w:r>
    </w:p>
    <w:p w14:paraId="3A144A05" w14:textId="4AC79BC3" w:rsidR="006B4517" w:rsidRDefault="00B76B6C" w:rsidP="006B4517">
      <w:r>
        <w:tab/>
      </w:r>
      <w:r w:rsidR="006B4517">
        <w:t xml:space="preserve">My graduate and post-graduate research spans </w:t>
      </w:r>
      <w:r w:rsidR="003B66C3">
        <w:t xml:space="preserve">artificial intelligence (AI), </w:t>
      </w:r>
      <w:r w:rsidR="006B4517">
        <w:t xml:space="preserve">machine learning, natural language processing (NLP), and medical informatics. For my Ph.D. dissertation, I developed and implemented new approaches for representing textual data leading to highly accurate and robust machine learning models. As a researcher at Boston Children’s Hospital and Harvard Medical School I worked on applications of machine learning and NLP to health and medicine. Specifically, I was involved in several projects that focused on deep semantic analysis of clinical texts including relation extraction between medical entities, phenotyping, and other types of data mining. I lead the development of the methods and software for relation extraction; our best performing methods were implemented and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s) project. In addition to my extensive research expertise in NLP and machine learning, I bring years of software development experience that is crucial for </w:t>
      </w:r>
      <w:r w:rsidR="005A71A9">
        <w:t>building</w:t>
      </w:r>
      <w:r w:rsidR="006B4517">
        <w:t xml:space="preserve"> well-designed, reliable, and interoperable software that we plan to </w:t>
      </w:r>
      <w:r w:rsidR="003A6268">
        <w:t>create</w:t>
      </w:r>
      <w:r w:rsidR="006B4517">
        <w:t xml:space="preserve"> for this project. </w:t>
      </w:r>
    </w:p>
    <w:p w14:paraId="376869C0" w14:textId="76B28A9C" w:rsidR="006B4517" w:rsidRDefault="008D2B92" w:rsidP="006B4517">
      <w:r>
        <w:tab/>
      </w:r>
      <w:r w:rsidR="006B4517">
        <w:t>In January, 2016 I joined the computer science department at Loyola University Chicago as an assistant professor, where I continue my research in medical informatics, NLP, and machine learning. I currently also have a secondary appointment at Loyola Stritch School of Medicine and Boston Chi</w:t>
      </w:r>
      <w:r w:rsidR="00C875C6">
        <w:t>ldren’s Hospital.  Recently,</w:t>
      </w:r>
      <w:r w:rsidR="002B6FBD">
        <w:t xml:space="preserve"> I</w:t>
      </w:r>
      <w:r w:rsidR="00C875C6">
        <w:t xml:space="preserve"> </w:t>
      </w:r>
      <w:r w:rsidR="006B4517">
        <w:t xml:space="preserve">have conducted experiments focusing on applications of deep neural networks ("deep learning") to clinical NLP. </w:t>
      </w:r>
      <w:r w:rsidR="00F720E6">
        <w:t xml:space="preserve">These </w:t>
      </w:r>
      <w:r w:rsidR="00E92B43">
        <w:t>experiments demonstrated</w:t>
      </w:r>
      <w:r w:rsidR="006B4517">
        <w:t xml:space="preserve"> </w:t>
      </w:r>
      <w:r w:rsidR="00216699">
        <w:t>that</w:t>
      </w:r>
      <w:r w:rsidR="006B4517">
        <w:t xml:space="preserve"> neural models perform approximately as well as the state-of-the-art and </w:t>
      </w:r>
      <w:r w:rsidR="007A224E">
        <w:t>in many cases</w:t>
      </w:r>
      <w:r w:rsidR="006B4517">
        <w:t xml:space="preserve"> show </w:t>
      </w:r>
      <w:r w:rsidR="00CA4476">
        <w:t>improvements over the state-of-the-art</w:t>
      </w:r>
      <w:r w:rsidR="006B4517">
        <w:t xml:space="preserve">, while completely eliminating the need for manual feature engineering. </w:t>
      </w:r>
      <w:r w:rsidR="00143DE8">
        <w:t>A number of</w:t>
      </w:r>
      <w:r w:rsidR="00DA22B6">
        <w:t xml:space="preserve"> these works </w:t>
      </w:r>
      <w:r w:rsidR="008647CE">
        <w:t>are now</w:t>
      </w:r>
      <w:r w:rsidR="00DA22B6">
        <w:t xml:space="preserve"> published in</w:t>
      </w:r>
      <w:r w:rsidR="008647CE">
        <w:t xml:space="preserve"> the proceedings of</w:t>
      </w:r>
      <w:r w:rsidR="00DA22B6">
        <w:t xml:space="preserve"> top NLP</w:t>
      </w:r>
      <w:r w:rsidR="00DF0C9A">
        <w:t>, AI</w:t>
      </w:r>
      <w:r w:rsidR="00DA22B6">
        <w:t xml:space="preserve"> </w:t>
      </w:r>
      <w:r w:rsidR="00902F8C">
        <w:t xml:space="preserve">and medical informatics </w:t>
      </w:r>
      <w:r w:rsidR="00DA22B6">
        <w:t xml:space="preserve">conferences. </w:t>
      </w:r>
      <w:r w:rsidR="00220AD0">
        <w:t>I recently</w:t>
      </w:r>
      <w:r w:rsidR="00C753C6">
        <w:t xml:space="preserve"> also</w:t>
      </w:r>
      <w:r w:rsidR="00220AD0">
        <w:t xml:space="preserve"> experimented with learning patient representations from the text of </w:t>
      </w:r>
      <w:r w:rsidR="00B24FBA">
        <w:t>EHR</w:t>
      </w:r>
      <w:r w:rsidR="00220AD0">
        <w:t xml:space="preserve">. </w:t>
      </w:r>
      <w:r w:rsidR="00E200A9">
        <w:t>I</w:t>
      </w:r>
      <w:r w:rsidR="00220AD0">
        <w:t xml:space="preserve"> </w:t>
      </w:r>
      <w:r w:rsidR="002F4D72">
        <w:t>used</w:t>
      </w:r>
      <w:r w:rsidR="00220AD0">
        <w:t xml:space="preserve"> these patient representations </w:t>
      </w:r>
      <w:r w:rsidR="00884FD7">
        <w:t xml:space="preserve">in the context of </w:t>
      </w:r>
      <w:r w:rsidR="00220AD0">
        <w:t xml:space="preserve">a standard phenotyping task with a strongly positive result. This </w:t>
      </w:r>
      <w:r w:rsidR="00A67B22">
        <w:t xml:space="preserve">work was just accepted </w:t>
      </w:r>
      <w:r w:rsidR="00FC7CDB">
        <w:t>for publication</w:t>
      </w:r>
      <w:r w:rsidR="00220AD0">
        <w:t xml:space="preserve">. </w:t>
      </w:r>
      <w:r w:rsidR="006B4517">
        <w:t xml:space="preserve">My expertise in machine learning and clinical information extraction (as indicated by my publication record) build a solid foundation for my contribution to </w:t>
      </w:r>
      <w:r w:rsidR="00862320">
        <w:t xml:space="preserve">all </w:t>
      </w:r>
      <w:r w:rsidR="006B4517">
        <w:t xml:space="preserve">specific </w:t>
      </w:r>
      <w:r w:rsidR="00505D61">
        <w:t xml:space="preserve">aims </w:t>
      </w:r>
      <w:r w:rsidR="006B4517">
        <w:t xml:space="preserve">of this proposal. </w:t>
      </w:r>
    </w:p>
    <w:p w14:paraId="3A7C820D" w14:textId="56C66CF9" w:rsidR="00992ABF" w:rsidRDefault="00992ABF" w:rsidP="006B4517">
      <w:r>
        <w:tab/>
      </w:r>
      <w:r w:rsidR="006212D8">
        <w:t xml:space="preserve">Since joining Loyola University, </w:t>
      </w:r>
      <w:r>
        <w:t xml:space="preserve">I have </w:t>
      </w:r>
      <w:r w:rsidR="00001975">
        <w:t>been collaborating</w:t>
      </w:r>
      <w:r>
        <w:t xml:space="preserve"> with Dr. Afshar (PI) on a number of projects involving alcohol abuse and acute respiratory distress syndrome (ARDS) detection in electronic health records. </w:t>
      </w:r>
      <w:r w:rsidR="005A6EE6">
        <w:t xml:space="preserve">We currently have a manuscript describing our ARDS work under review and another manuscript that focuses on the alcohol abuse project in preparation. An abstract describing our ARDS was accepted into the American Thoracic Society (ATS) 2018 conference and will be presented </w:t>
      </w:r>
      <w:bookmarkStart w:id="0" w:name="_GoBack"/>
      <w:bookmarkEnd w:id="0"/>
      <w:r w:rsidR="005A6EE6">
        <w:t>in May, 2018.</w:t>
      </w:r>
    </w:p>
    <w:p w14:paraId="7C1B71DD" w14:textId="07E2F8B4" w:rsidR="00301E94" w:rsidRDefault="00E67A05" w:rsidP="00301E94">
      <w:pPr>
        <w:pStyle w:val="Heading1"/>
      </w:pPr>
      <w:r w:rsidRPr="00D825A1">
        <w:lastRenderedPageBreak/>
        <w:t>B.</w:t>
      </w:r>
      <w:r w:rsidRPr="00D825A1">
        <w:tab/>
        <w:t>Positions and Honors</w:t>
      </w:r>
    </w:p>
    <w:p w14:paraId="004BE1DD" w14:textId="17A8E8FE" w:rsidR="00475BFE" w:rsidRDefault="00475BFE" w:rsidP="00C87C48">
      <w:pPr>
        <w:pStyle w:val="Heading1"/>
        <w:rPr>
          <w:u w:val="single"/>
        </w:rPr>
      </w:pPr>
      <w:r w:rsidRPr="00475BFE">
        <w:rPr>
          <w:u w:val="single"/>
        </w:rPr>
        <w:t>Positions and Employment</w:t>
      </w:r>
    </w:p>
    <w:p w14:paraId="45FF120B" w14:textId="77777777" w:rsidR="00C87C48" w:rsidRPr="00C87C48" w:rsidRDefault="00C87C48" w:rsidP="00C87C48"/>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86B8627" w14:textId="77777777" w:rsidR="00330B78" w:rsidRDefault="00330B78"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36263008" w14:textId="77777777" w:rsidR="0055112B" w:rsidRDefault="0055112B" w:rsidP="003D7D4F"/>
    <w:p w14:paraId="0FBC5DE5" w14:textId="1FE35C17" w:rsidR="0055112B" w:rsidRDefault="0055112B" w:rsidP="0055112B">
      <w:r>
        <w:t xml:space="preserve">2018 </w:t>
      </w:r>
      <w:r w:rsidR="002E3DDE" w:rsidRPr="002E3DDE">
        <w:t>International Conference on Comput</w:t>
      </w:r>
      <w:r w:rsidR="002E3DDE">
        <w:t>ational Linguistics (COLING</w:t>
      </w:r>
      <w:r w:rsidR="002E3DDE" w:rsidRPr="002E3DDE">
        <w:t>)</w:t>
      </w:r>
      <w:r w:rsidR="002E3DDE">
        <w:t xml:space="preserve"> </w:t>
      </w:r>
      <w:r>
        <w:t xml:space="preserve">conference. </w:t>
      </w:r>
      <w:r w:rsidR="002E3DDE">
        <w:t>Paper Reviewer</w:t>
      </w:r>
      <w:r>
        <w:t xml:space="preserve">. </w:t>
      </w:r>
    </w:p>
    <w:p w14:paraId="03702E7E" w14:textId="720D6DAF" w:rsidR="003D7D4F" w:rsidRDefault="003D7D4F" w:rsidP="003D7D4F">
      <w:r>
        <w:t xml:space="preserve">2018 Association for Computational Linguistics (ACL) conference. Program Committee. </w:t>
      </w:r>
    </w:p>
    <w:p w14:paraId="01B455D1" w14:textId="40D87525" w:rsidR="003D7D4F" w:rsidRDefault="003D7D4F" w:rsidP="003D7D4F">
      <w:r>
        <w:t xml:space="preserve">2018 Association for Computational Linguistics (ACL) conference. Paper Reviewer. </w:t>
      </w:r>
    </w:p>
    <w:p w14:paraId="03880EB2" w14:textId="1E762E2E" w:rsidR="00992E20" w:rsidRDefault="00992E20" w:rsidP="00992E20">
      <w:r>
        <w:t xml:space="preserve">2017 Association for Computational Linguistics (ACL) conference. Program Committee. </w:t>
      </w:r>
    </w:p>
    <w:p w14:paraId="340BE730" w14:textId="7C0BA366" w:rsidR="00992E20" w:rsidRDefault="00992E20" w:rsidP="003A7262">
      <w:r>
        <w:t xml:space="preserve">2017 Association for Computational Linguistics (ACL) conference. Paper Reviewer. </w:t>
      </w:r>
    </w:p>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t>C.</w:t>
      </w:r>
      <w:r>
        <w:tab/>
      </w:r>
      <w:r w:rsidR="00C00F42">
        <w:t>Contribution to Science</w:t>
      </w:r>
    </w:p>
    <w:p w14:paraId="1D53DDD9" w14:textId="1672648F"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87B7A">
        <w:rPr>
          <w:noProof/>
        </w:rPr>
        <w:t>3</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F8559C">
        <w:rPr>
          <w:noProof/>
        </w:rPr>
        <w:t>4</w:t>
      </w:r>
      <w:r w:rsidR="002F077E" w:rsidRPr="002F077E">
        <w:rPr>
          <w:noProof/>
        </w:rPr>
        <w:t>]</w:t>
      </w:r>
      <w:r w:rsidR="00DC0E4C">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w:t>
      </w:r>
      <w:r w:rsidR="00964CC7">
        <w:lastRenderedPageBreak/>
        <w:t>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w:t>
      </w:r>
      <w:r w:rsidR="008402A3">
        <w:t>2</w:t>
      </w:r>
      <w:r w:rsidR="00007FB0">
        <w:t>].</w:t>
      </w:r>
      <w:r w:rsidR="001748BF">
        <w:t xml:space="preserve"> In </w:t>
      </w:r>
      <w:r w:rsidR="00793D80">
        <w:t xml:space="preserve">my </w:t>
      </w:r>
      <w:r w:rsidR="00B16051">
        <w:t>most recent</w:t>
      </w:r>
      <w:r w:rsidR="001748BF">
        <w:t xml:space="preserve"> work</w:t>
      </w:r>
      <w:r w:rsidR="002F5514">
        <w:t xml:space="preserve"> [1]</w:t>
      </w:r>
      <w:r w:rsidR="001748BF">
        <w:t xml:space="preserve">, I </w:t>
      </w:r>
      <w:r w:rsidR="00ED146D">
        <w:t>explore</w:t>
      </w:r>
      <w:r w:rsidR="00B16051">
        <w:t xml:space="preserve"> the use of deep neural networks for learning patient representations and for transfer learning. </w:t>
      </w:r>
      <w:r w:rsidR="00B16051" w:rsidRPr="00B16051">
        <w:t xml:space="preserve">Mining electronic health records for patients who satisfy a set of predefined criteria is known in medical informatics as phenotyping. Phenotyping has numerous applications such as outcome prediction, clinical trial recruitment, and retrospective studies. Supervised machine learning for phenotyping typically relies on sparse patient representations such as bag-of-words. </w:t>
      </w:r>
      <w:r w:rsidR="00233D33">
        <w:t>I</w:t>
      </w:r>
      <w:r w:rsidR="00B16051" w:rsidRPr="00B16051">
        <w:t xml:space="preserve"> consider</w:t>
      </w:r>
      <w:r w:rsidR="00AC63EE">
        <w:t>ed</w:t>
      </w:r>
      <w:r w:rsidR="00B16051" w:rsidRPr="00B16051">
        <w:t xml:space="preserve"> an alternative that involve</w:t>
      </w:r>
      <w:r w:rsidR="00927D15">
        <w:t>d</w:t>
      </w:r>
      <w:r w:rsidR="00B16051" w:rsidRPr="00B16051">
        <w:t xml:space="preserve"> learning patient representations. </w:t>
      </w:r>
      <w:r w:rsidR="00444108">
        <w:t>I</w:t>
      </w:r>
      <w:r w:rsidR="00B16051" w:rsidRPr="00B16051">
        <w:t xml:space="preserve"> develop</w:t>
      </w:r>
      <w:r w:rsidR="00444108">
        <w:t>ed</w:t>
      </w:r>
      <w:r w:rsidR="00B16051" w:rsidRPr="00B16051">
        <w:t xml:space="preserve"> a neural network model for learning patient representations and show</w:t>
      </w:r>
      <w:r w:rsidR="00770E58">
        <w:t>ed</w:t>
      </w:r>
      <w:r w:rsidR="00B16051" w:rsidRPr="00B16051">
        <w:t xml:space="preserve"> th</w:t>
      </w:r>
      <w:r w:rsidR="00B94B18">
        <w:t xml:space="preserve">at the learned representations were </w:t>
      </w:r>
      <w:r w:rsidR="00B16051" w:rsidRPr="00B16051">
        <w:t>general enough to obtain state-of-the-art performance on a standard comorbidity detection task.</w:t>
      </w:r>
    </w:p>
    <w:p w14:paraId="14CF0466" w14:textId="2924E1A1" w:rsidR="00D81320" w:rsidRDefault="00D81320" w:rsidP="00412CCF"/>
    <w:p w14:paraId="06F09FE1" w14:textId="58E64DBF" w:rsidR="00420CD6" w:rsidRDefault="00420CD6" w:rsidP="00412CCF">
      <w:r>
        <w:t xml:space="preserve">1        </w:t>
      </w:r>
      <w:r>
        <w:rPr>
          <w:b/>
        </w:rPr>
        <w:t>Dligach D</w:t>
      </w:r>
      <w:r w:rsidR="00FC78BE">
        <w:t xml:space="preserve">, Miller TA. Learning Patient Representations from Text. In: </w:t>
      </w:r>
      <w:r w:rsidR="00FC78BE">
        <w:rPr>
          <w:i/>
        </w:rPr>
        <w:t>Proceedings of t</w:t>
      </w:r>
      <w:r w:rsidR="00FC78BE" w:rsidRPr="00FC78BE">
        <w:rPr>
          <w:i/>
        </w:rPr>
        <w:t xml:space="preserve">he </w:t>
      </w:r>
      <w:r w:rsidR="00FC78BE">
        <w:rPr>
          <w:i/>
        </w:rPr>
        <w:t>7th</w:t>
      </w:r>
      <w:r w:rsidR="00FC78BE" w:rsidRPr="00FC78BE">
        <w:rPr>
          <w:i/>
        </w:rPr>
        <w:t xml:space="preserve"> Joint </w:t>
      </w:r>
      <w:r w:rsidR="00ED55B1">
        <w:rPr>
          <w:i/>
        </w:rPr>
        <w:t xml:space="preserve">       </w:t>
      </w:r>
      <w:r w:rsidR="00ED55B1">
        <w:rPr>
          <w:i/>
        </w:rPr>
        <w:tab/>
      </w:r>
      <w:r w:rsidR="00ED55B1">
        <w:rPr>
          <w:i/>
        </w:rPr>
        <w:tab/>
        <w:t xml:space="preserve">    </w:t>
      </w:r>
      <w:r w:rsidR="00FC78BE" w:rsidRPr="00FC78BE">
        <w:rPr>
          <w:i/>
        </w:rPr>
        <w:t>Conference on Lexical and Computational Semantics</w:t>
      </w:r>
      <w:r w:rsidR="00ED55B1">
        <w:t>. 2018. New Orleans, LA. June, 2018.</w:t>
      </w:r>
    </w:p>
    <w:p w14:paraId="164188EF" w14:textId="77777777" w:rsidR="00F21892" w:rsidRPr="00ED55B1" w:rsidRDefault="00F21892" w:rsidP="00412CCF"/>
    <w:p w14:paraId="6FF87BED" w14:textId="38F43459" w:rsidR="00DD3F97" w:rsidRPr="00D62C40" w:rsidRDefault="005106F9" w:rsidP="00412CCF">
      <w:pPr>
        <w:rPr>
          <w:i/>
        </w:rPr>
      </w:pPr>
      <w:r>
        <w:t>2</w:t>
      </w:r>
      <w:r w:rsidR="00D81320">
        <w:t xml:space="preserve">        </w:t>
      </w:r>
      <w:r w:rsidR="003D7D31" w:rsidRPr="001B1595">
        <w:rPr>
          <w:b/>
        </w:rPr>
        <w:t>Dligach D</w:t>
      </w:r>
      <w:r w:rsidR="00D81320" w:rsidRPr="00D81320">
        <w:t>, Miller</w:t>
      </w:r>
      <w:r w:rsidR="003D7D31">
        <w:t xml:space="preserve"> TA</w:t>
      </w:r>
      <w:r w:rsidR="00D81320" w:rsidRPr="00D81320">
        <w:t>, Savova</w:t>
      </w:r>
      <w:r w:rsidR="003D7D31">
        <w:t xml:space="preserve"> GK</w:t>
      </w:r>
      <w:r w:rsidR="00D81320"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749940" w14:textId="7C1A60CA" w:rsidR="008D1CB3" w:rsidRPr="008D1CB3" w:rsidRDefault="005106F9"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60B04E32" w14:textId="55E964AB" w:rsidR="008D1CB3" w:rsidRDefault="0073586B" w:rsidP="000064D3">
      <w:pPr>
        <w:pStyle w:val="NormalWeb"/>
        <w:ind w:left="640" w:hanging="640"/>
        <w:rPr>
          <w:noProof/>
        </w:rPr>
      </w:pPr>
      <w:r>
        <w:rPr>
          <w:noProof/>
        </w:rPr>
        <w:t>4</w:t>
      </w:r>
      <w:r w:rsidR="0027264D">
        <w:rPr>
          <w:noProof/>
        </w:rPr>
        <w:tab/>
      </w:r>
      <w:r w:rsidR="008D1CB3" w:rsidRPr="001B1595">
        <w:rPr>
          <w:b/>
          <w:noProof/>
        </w:rPr>
        <w:t>Dligach D</w:t>
      </w:r>
      <w:r w:rsidR="008D1CB3" w:rsidRPr="00076CFB">
        <w:rPr>
          <w:noProof/>
        </w:rPr>
        <w:t xml:space="preserve">, Miller TA, Savova GK. Active Learning for Phenotyping Tasks. In: </w:t>
      </w:r>
      <w:r w:rsidR="008D1CB3" w:rsidRPr="00076CFB">
        <w:rPr>
          <w:i/>
          <w:iCs/>
          <w:noProof/>
        </w:rPr>
        <w:t>Proceedings of the Workshop on NLP for Medicine and Biology associated with RANLP</w:t>
      </w:r>
      <w:r w:rsidR="008D1CB3" w:rsidRPr="00076CFB">
        <w:rPr>
          <w:noProof/>
        </w:rPr>
        <w:t>. 2013. 1–8.</w:t>
      </w:r>
    </w:p>
    <w:p w14:paraId="6CBE7A85" w14:textId="4CAF4A61" w:rsidR="00DD658F" w:rsidRDefault="00A51606" w:rsidP="00C076C6">
      <w:r>
        <w:rPr>
          <w:b/>
        </w:rPr>
        <w:t xml:space="preserve">2. </w:t>
      </w:r>
      <w:r w:rsidR="00B84DAD">
        <w:rPr>
          <w:b/>
        </w:rPr>
        <w:t>Information extraction from clinical texts</w:t>
      </w:r>
      <w:r>
        <w:rPr>
          <w:b/>
        </w:rPr>
        <w:t>:</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E73EFC">
        <w:t>[1,2].</w:t>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3510D0A5" w14:textId="5DA71F2E" w:rsidR="00E955BB" w:rsidRPr="00E955BB" w:rsidRDefault="00F0786C" w:rsidP="00A87509">
      <w:pPr>
        <w:pStyle w:val="NormalWeb"/>
        <w:ind w:left="640" w:hanging="640"/>
        <w:rPr>
          <w:noProof/>
        </w:rPr>
      </w:pPr>
      <w:r>
        <w:rPr>
          <w:noProof/>
        </w:rPr>
        <w:t xml:space="preserve">1 </w:t>
      </w:r>
      <w:r w:rsidR="00E955BB">
        <w:rPr>
          <w:noProof/>
        </w:rPr>
        <w:t xml:space="preserve">       </w:t>
      </w:r>
      <w:r w:rsidR="00E955BB" w:rsidRPr="00E1276A">
        <w:rPr>
          <w:b/>
          <w:noProof/>
        </w:rPr>
        <w:t>Dligach D</w:t>
      </w:r>
      <w:r w:rsidR="00E955BB">
        <w:rPr>
          <w:noProof/>
        </w:rPr>
        <w:t xml:space="preserve">, Miller T, Lin C, et al. Neural temporal information extraction. </w:t>
      </w:r>
      <w:r w:rsidR="00E955BB">
        <w:rPr>
          <w:i/>
          <w:noProof/>
        </w:rPr>
        <w:t>Proceedings of the 15th Annual Meeting of the European Association for Computational Linguistics.</w:t>
      </w:r>
      <w:r w:rsidR="00E955BB">
        <w:rPr>
          <w:noProof/>
        </w:rPr>
        <w:t xml:space="preserve"> </w:t>
      </w:r>
      <w:r w:rsidR="00A15C19">
        <w:rPr>
          <w:noProof/>
        </w:rPr>
        <w:t xml:space="preserve">Valenica, Spain. </w:t>
      </w:r>
      <w:r w:rsidR="00E955BB">
        <w:rPr>
          <w:noProof/>
        </w:rPr>
        <w:t>2017.</w:t>
      </w:r>
    </w:p>
    <w:p w14:paraId="22AFEAAD" w14:textId="2DF66690" w:rsidR="00A51606" w:rsidRDefault="00F0786C"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BC2588">
        <w:rPr>
          <w:iCs/>
          <w:noProof/>
        </w:rPr>
        <w:t>et al</w:t>
      </w:r>
      <w:r w:rsidR="00DD658F" w:rsidRPr="00076CFB">
        <w:rPr>
          <w:i/>
          <w:iCs/>
          <w:noProof/>
        </w:rPr>
        <w:t>.</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0C97D0D" w14:textId="0A9305C7" w:rsidR="007F006B" w:rsidRDefault="007F006B" w:rsidP="00A87509">
      <w:pPr>
        <w:pStyle w:val="NormalWeb"/>
        <w:ind w:left="640" w:hanging="640"/>
        <w:rPr>
          <w:noProof/>
        </w:rPr>
      </w:pPr>
      <w:r>
        <w:rPr>
          <w:noProof/>
        </w:rPr>
        <w:t>3</w:t>
      </w:r>
      <w:r>
        <w:rPr>
          <w:noProof/>
        </w:rPr>
        <w:tab/>
      </w:r>
      <w:r w:rsidRPr="007F006B">
        <w:rPr>
          <w:noProof/>
        </w:rPr>
        <w:t>Viani</w:t>
      </w:r>
      <w:r>
        <w:rPr>
          <w:noProof/>
        </w:rPr>
        <w:t xml:space="preserve"> N, </w:t>
      </w:r>
      <w:r w:rsidRPr="007F006B">
        <w:rPr>
          <w:noProof/>
        </w:rPr>
        <w:t>Miller</w:t>
      </w:r>
      <w:r>
        <w:rPr>
          <w:noProof/>
        </w:rPr>
        <w:t xml:space="preserve"> T</w:t>
      </w:r>
      <w:r w:rsidRPr="007F006B">
        <w:rPr>
          <w:noProof/>
        </w:rPr>
        <w:t xml:space="preserve">, </w:t>
      </w:r>
      <w:r w:rsidRPr="007F006B">
        <w:rPr>
          <w:b/>
          <w:noProof/>
        </w:rPr>
        <w:t>Dligach D</w:t>
      </w:r>
      <w:r w:rsidRPr="007F006B">
        <w:rPr>
          <w:noProof/>
        </w:rPr>
        <w:t xml:space="preserve">, </w:t>
      </w:r>
      <w:r>
        <w:rPr>
          <w:noProof/>
        </w:rPr>
        <w:t>et al</w:t>
      </w:r>
      <w:r w:rsidRPr="007F006B">
        <w:rPr>
          <w:noProof/>
        </w:rPr>
        <w:t xml:space="preserve">. Recurrent Neural Network Architectures for Event Extraction from Italian Medical Reports. In </w:t>
      </w:r>
      <w:r w:rsidRPr="00EE38A9">
        <w:rPr>
          <w:i/>
          <w:noProof/>
        </w:rPr>
        <w:t>AIME 2017: Proceedings of the 16th Conference on Artificial Intelligence in Medicine</w:t>
      </w:r>
      <w:r w:rsidRPr="007F006B">
        <w:rPr>
          <w:noProof/>
        </w:rPr>
        <w:t>. Vienna, Austria. June, 2017.</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lastRenderedPageBreak/>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2276DE6C" w14:textId="376026A4" w:rsidR="009D17B8" w:rsidRDefault="009D17B8" w:rsidP="00423FFE">
      <w:pPr>
        <w:pStyle w:val="NormalWeb"/>
        <w:ind w:left="640" w:hanging="640"/>
        <w:rPr>
          <w:noProof/>
        </w:rPr>
      </w:pPr>
      <w:r>
        <w:rPr>
          <w:noProof/>
        </w:rPr>
        <w:t>3</w:t>
      </w:r>
      <w:r>
        <w:rPr>
          <w:noProof/>
        </w:rPr>
        <w:tab/>
      </w:r>
      <w:r w:rsidR="000D07AB">
        <w:rPr>
          <w:noProof/>
        </w:rPr>
        <w:t>Lin C</w:t>
      </w:r>
      <w:r w:rsidR="00754CB1" w:rsidRPr="00754CB1">
        <w:rPr>
          <w:noProof/>
        </w:rPr>
        <w:t xml:space="preserve">, </w:t>
      </w:r>
      <w:r w:rsidR="000D07AB">
        <w:rPr>
          <w:noProof/>
        </w:rPr>
        <w:t>Miller TA</w:t>
      </w:r>
      <w:r w:rsidR="00754CB1" w:rsidRPr="00754CB1">
        <w:rPr>
          <w:noProof/>
        </w:rPr>
        <w:t xml:space="preserve">, </w:t>
      </w:r>
      <w:r w:rsidR="000D07AB">
        <w:rPr>
          <w:b/>
          <w:noProof/>
        </w:rPr>
        <w:t>Dligach D</w:t>
      </w:r>
      <w:r w:rsidR="00754CB1" w:rsidRPr="00754CB1">
        <w:rPr>
          <w:noProof/>
        </w:rPr>
        <w:t xml:space="preserve">, </w:t>
      </w:r>
      <w:r w:rsidR="0041221D">
        <w:rPr>
          <w:noProof/>
        </w:rPr>
        <w:t>Bethard S</w:t>
      </w:r>
      <w:r w:rsidR="009878EB">
        <w:rPr>
          <w:noProof/>
        </w:rPr>
        <w:t>,</w:t>
      </w:r>
      <w:r w:rsidR="00754CB1" w:rsidRPr="00754CB1">
        <w:rPr>
          <w:noProof/>
        </w:rPr>
        <w:t xml:space="preserve"> </w:t>
      </w:r>
      <w:r w:rsidR="0041221D">
        <w:rPr>
          <w:noProof/>
        </w:rPr>
        <w:t>Savova GK</w:t>
      </w:r>
      <w:r w:rsidR="00754CB1" w:rsidRPr="00754CB1">
        <w:rPr>
          <w:noProof/>
        </w:rPr>
        <w:t>. Representations of Time Expressions for Temporal Relation Extraction with Convolution</w:t>
      </w:r>
      <w:r w:rsidR="001A799E">
        <w:rPr>
          <w:noProof/>
        </w:rPr>
        <w:t>al Neural Networks. In Proceed</w:t>
      </w:r>
      <w:r w:rsidR="00754CB1" w:rsidRPr="00754CB1">
        <w:rPr>
          <w:noProof/>
        </w:rPr>
        <w:t>ings of the 2017 Workshop on Biomedical Natural Language Processing (BioNLP 2017) held in conjunction with ACL-2017. August 2017. Vancouver, Canada.</w:t>
      </w:r>
    </w:p>
    <w:p w14:paraId="39DD17A1" w14:textId="7DBD6A39" w:rsidR="006B6B63" w:rsidRDefault="001F2737" w:rsidP="006B6B63">
      <w:r>
        <w:t>4</w:t>
      </w:r>
      <w:r w:rsidR="006B6B63">
        <w:t xml:space="preserve">       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51737979" w14:textId="0814B6EB" w:rsidR="0052770F" w:rsidRPr="0097650E" w:rsidRDefault="00076CFB" w:rsidP="0097650E">
      <w:pPr>
        <w:pStyle w:val="DataField11pt-Single"/>
      </w:pPr>
      <w:r>
        <w:fldChar w:fldCharType="end"/>
      </w: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lastRenderedPageBreak/>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5DFA9AB6"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information suitable for large-scale analyses</w:t>
      </w:r>
      <w:r w:rsidR="00627BD9">
        <w:rPr>
          <w:rFonts w:cs="Arial"/>
          <w:szCs w:val="22"/>
        </w:rPr>
        <w:t>.</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39DD9" w14:textId="77777777" w:rsidR="00E41369" w:rsidRDefault="00E41369">
      <w:r>
        <w:separator/>
      </w:r>
    </w:p>
  </w:endnote>
  <w:endnote w:type="continuationSeparator" w:id="0">
    <w:p w14:paraId="290517F7" w14:textId="77777777" w:rsidR="00E41369" w:rsidRDefault="00E41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7"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20913" w14:textId="77777777" w:rsidR="00E41369" w:rsidRDefault="00E41369">
      <w:r>
        <w:separator/>
      </w:r>
    </w:p>
  </w:footnote>
  <w:footnote w:type="continuationSeparator" w:id="0">
    <w:p w14:paraId="5D47C88A" w14:textId="77777777" w:rsidR="00E41369" w:rsidRDefault="00E413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38"/>
  <w:embedSystemFonts/>
  <w:activeWritingStyle w:appName="MSWord" w:lang="pt-PT" w:vendorID="64" w:dllVersion="6" w:nlCheck="1" w:checkStyle="0"/>
  <w:activeWritingStyle w:appName="MSWord" w:lang="en-US" w:vendorID="64" w:dllVersion="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6A45"/>
    <w:rsid w:val="00001975"/>
    <w:rsid w:val="000064D3"/>
    <w:rsid w:val="00007231"/>
    <w:rsid w:val="00007FB0"/>
    <w:rsid w:val="00010676"/>
    <w:rsid w:val="0001085C"/>
    <w:rsid w:val="00011A4C"/>
    <w:rsid w:val="00023A7A"/>
    <w:rsid w:val="00025CDA"/>
    <w:rsid w:val="00043409"/>
    <w:rsid w:val="000464BA"/>
    <w:rsid w:val="000566DB"/>
    <w:rsid w:val="00056881"/>
    <w:rsid w:val="00067377"/>
    <w:rsid w:val="00067621"/>
    <w:rsid w:val="000738C5"/>
    <w:rsid w:val="000756FC"/>
    <w:rsid w:val="00075DD2"/>
    <w:rsid w:val="00076CFB"/>
    <w:rsid w:val="0007753B"/>
    <w:rsid w:val="00084B10"/>
    <w:rsid w:val="00087EA7"/>
    <w:rsid w:val="000A3D38"/>
    <w:rsid w:val="000A5384"/>
    <w:rsid w:val="000A76FD"/>
    <w:rsid w:val="000B28FA"/>
    <w:rsid w:val="000B2FEC"/>
    <w:rsid w:val="000B34C5"/>
    <w:rsid w:val="000C5376"/>
    <w:rsid w:val="000C555C"/>
    <w:rsid w:val="000D01E6"/>
    <w:rsid w:val="000D07AB"/>
    <w:rsid w:val="000D106B"/>
    <w:rsid w:val="000D45C8"/>
    <w:rsid w:val="000E7B87"/>
    <w:rsid w:val="000E7E94"/>
    <w:rsid w:val="000F06D0"/>
    <w:rsid w:val="000F4412"/>
    <w:rsid w:val="000F5F87"/>
    <w:rsid w:val="00100E52"/>
    <w:rsid w:val="0010230A"/>
    <w:rsid w:val="00104836"/>
    <w:rsid w:val="00105518"/>
    <w:rsid w:val="00105A0E"/>
    <w:rsid w:val="001069D2"/>
    <w:rsid w:val="00117E2F"/>
    <w:rsid w:val="00121506"/>
    <w:rsid w:val="00122EB3"/>
    <w:rsid w:val="001233DC"/>
    <w:rsid w:val="00130F3F"/>
    <w:rsid w:val="00132CA6"/>
    <w:rsid w:val="0013498E"/>
    <w:rsid w:val="001430A2"/>
    <w:rsid w:val="00143B61"/>
    <w:rsid w:val="00143DE8"/>
    <w:rsid w:val="0014571A"/>
    <w:rsid w:val="00146AF0"/>
    <w:rsid w:val="001476C9"/>
    <w:rsid w:val="00153999"/>
    <w:rsid w:val="001539AA"/>
    <w:rsid w:val="00156864"/>
    <w:rsid w:val="00162C81"/>
    <w:rsid w:val="00163A04"/>
    <w:rsid w:val="00170D87"/>
    <w:rsid w:val="001748BF"/>
    <w:rsid w:val="00177A92"/>
    <w:rsid w:val="00177D49"/>
    <w:rsid w:val="00182FA9"/>
    <w:rsid w:val="00184526"/>
    <w:rsid w:val="001A3389"/>
    <w:rsid w:val="001A60A6"/>
    <w:rsid w:val="001A7015"/>
    <w:rsid w:val="001A799E"/>
    <w:rsid w:val="001B00A1"/>
    <w:rsid w:val="001B1595"/>
    <w:rsid w:val="001B3825"/>
    <w:rsid w:val="001C2140"/>
    <w:rsid w:val="001C4F95"/>
    <w:rsid w:val="001C61C9"/>
    <w:rsid w:val="001C79AA"/>
    <w:rsid w:val="001C7EAD"/>
    <w:rsid w:val="001D055B"/>
    <w:rsid w:val="001D3C30"/>
    <w:rsid w:val="001D4064"/>
    <w:rsid w:val="001D4814"/>
    <w:rsid w:val="001E12A8"/>
    <w:rsid w:val="001E240D"/>
    <w:rsid w:val="001E3952"/>
    <w:rsid w:val="001E571B"/>
    <w:rsid w:val="001E7E9F"/>
    <w:rsid w:val="001F2737"/>
    <w:rsid w:val="001F7868"/>
    <w:rsid w:val="00210B4F"/>
    <w:rsid w:val="00213C96"/>
    <w:rsid w:val="00215A8B"/>
    <w:rsid w:val="00216699"/>
    <w:rsid w:val="002179D0"/>
    <w:rsid w:val="00220AD0"/>
    <w:rsid w:val="00221E03"/>
    <w:rsid w:val="00226727"/>
    <w:rsid w:val="00227D4F"/>
    <w:rsid w:val="00233D33"/>
    <w:rsid w:val="002356E6"/>
    <w:rsid w:val="002401D4"/>
    <w:rsid w:val="00240E97"/>
    <w:rsid w:val="00241711"/>
    <w:rsid w:val="002423FD"/>
    <w:rsid w:val="0024475A"/>
    <w:rsid w:val="00256561"/>
    <w:rsid w:val="00260244"/>
    <w:rsid w:val="0026054E"/>
    <w:rsid w:val="00270FFD"/>
    <w:rsid w:val="0027264D"/>
    <w:rsid w:val="00272E65"/>
    <w:rsid w:val="0028051C"/>
    <w:rsid w:val="00285FB0"/>
    <w:rsid w:val="002923FE"/>
    <w:rsid w:val="0029517C"/>
    <w:rsid w:val="002A0B77"/>
    <w:rsid w:val="002B4EF7"/>
    <w:rsid w:val="002B6FBD"/>
    <w:rsid w:val="002D4EB9"/>
    <w:rsid w:val="002D7520"/>
    <w:rsid w:val="002E02D8"/>
    <w:rsid w:val="002E3DDE"/>
    <w:rsid w:val="002E5125"/>
    <w:rsid w:val="002E77D2"/>
    <w:rsid w:val="002F077E"/>
    <w:rsid w:val="002F3376"/>
    <w:rsid w:val="002F4D72"/>
    <w:rsid w:val="002F5514"/>
    <w:rsid w:val="002F693A"/>
    <w:rsid w:val="00301E94"/>
    <w:rsid w:val="003052BB"/>
    <w:rsid w:val="003071D6"/>
    <w:rsid w:val="0031318D"/>
    <w:rsid w:val="00321A19"/>
    <w:rsid w:val="00327C14"/>
    <w:rsid w:val="00330B78"/>
    <w:rsid w:val="003358E6"/>
    <w:rsid w:val="0034251D"/>
    <w:rsid w:val="0034452F"/>
    <w:rsid w:val="0035045F"/>
    <w:rsid w:val="00350F1F"/>
    <w:rsid w:val="00360C84"/>
    <w:rsid w:val="0036793C"/>
    <w:rsid w:val="00376325"/>
    <w:rsid w:val="00376586"/>
    <w:rsid w:val="0037667F"/>
    <w:rsid w:val="0038014B"/>
    <w:rsid w:val="00382AB6"/>
    <w:rsid w:val="00383712"/>
    <w:rsid w:val="00386DB9"/>
    <w:rsid w:val="0039059F"/>
    <w:rsid w:val="003A6268"/>
    <w:rsid w:val="003A7262"/>
    <w:rsid w:val="003A769E"/>
    <w:rsid w:val="003B425B"/>
    <w:rsid w:val="003B66C3"/>
    <w:rsid w:val="003C1215"/>
    <w:rsid w:val="003C2647"/>
    <w:rsid w:val="003C62D6"/>
    <w:rsid w:val="003D2399"/>
    <w:rsid w:val="003D61EE"/>
    <w:rsid w:val="003D7D31"/>
    <w:rsid w:val="003D7D4F"/>
    <w:rsid w:val="003E0CB3"/>
    <w:rsid w:val="003E1568"/>
    <w:rsid w:val="003E1850"/>
    <w:rsid w:val="003E2CB7"/>
    <w:rsid w:val="003F6A45"/>
    <w:rsid w:val="0041221D"/>
    <w:rsid w:val="00412CCF"/>
    <w:rsid w:val="00417942"/>
    <w:rsid w:val="00417AEB"/>
    <w:rsid w:val="004205A7"/>
    <w:rsid w:val="00420CD6"/>
    <w:rsid w:val="004224D0"/>
    <w:rsid w:val="00423FFE"/>
    <w:rsid w:val="004268F6"/>
    <w:rsid w:val="00430725"/>
    <w:rsid w:val="00432346"/>
    <w:rsid w:val="004324AE"/>
    <w:rsid w:val="00432E30"/>
    <w:rsid w:val="00433B2F"/>
    <w:rsid w:val="00443B23"/>
    <w:rsid w:val="00444108"/>
    <w:rsid w:val="0044711A"/>
    <w:rsid w:val="00447F3A"/>
    <w:rsid w:val="00453871"/>
    <w:rsid w:val="00455DDF"/>
    <w:rsid w:val="004617C2"/>
    <w:rsid w:val="0046591D"/>
    <w:rsid w:val="00471679"/>
    <w:rsid w:val="004716C0"/>
    <w:rsid w:val="004759D9"/>
    <w:rsid w:val="00475BFE"/>
    <w:rsid w:val="004867FA"/>
    <w:rsid w:val="00487A34"/>
    <w:rsid w:val="0049068A"/>
    <w:rsid w:val="004917C4"/>
    <w:rsid w:val="004A3FC8"/>
    <w:rsid w:val="004A5FC1"/>
    <w:rsid w:val="004A6FEC"/>
    <w:rsid w:val="004B10D2"/>
    <w:rsid w:val="004B305D"/>
    <w:rsid w:val="004C2A7F"/>
    <w:rsid w:val="004C433C"/>
    <w:rsid w:val="004D315F"/>
    <w:rsid w:val="004E43E7"/>
    <w:rsid w:val="004E5151"/>
    <w:rsid w:val="004F711B"/>
    <w:rsid w:val="00501627"/>
    <w:rsid w:val="00503A1D"/>
    <w:rsid w:val="00503B57"/>
    <w:rsid w:val="00505D61"/>
    <w:rsid w:val="005106F9"/>
    <w:rsid w:val="0051149C"/>
    <w:rsid w:val="0051272B"/>
    <w:rsid w:val="005139D8"/>
    <w:rsid w:val="005145BB"/>
    <w:rsid w:val="00514D1A"/>
    <w:rsid w:val="005154B3"/>
    <w:rsid w:val="00517BFD"/>
    <w:rsid w:val="00521FA7"/>
    <w:rsid w:val="00524BEF"/>
    <w:rsid w:val="0052770F"/>
    <w:rsid w:val="0054471F"/>
    <w:rsid w:val="00547AC9"/>
    <w:rsid w:val="0055112B"/>
    <w:rsid w:val="00555CEF"/>
    <w:rsid w:val="00564E84"/>
    <w:rsid w:val="00574611"/>
    <w:rsid w:val="0057632C"/>
    <w:rsid w:val="00580DD3"/>
    <w:rsid w:val="0058142E"/>
    <w:rsid w:val="005905A6"/>
    <w:rsid w:val="00592740"/>
    <w:rsid w:val="0059346D"/>
    <w:rsid w:val="00593EE7"/>
    <w:rsid w:val="00596C7C"/>
    <w:rsid w:val="005A1C65"/>
    <w:rsid w:val="005A1FBA"/>
    <w:rsid w:val="005A6EE6"/>
    <w:rsid w:val="005A71A9"/>
    <w:rsid w:val="005B004A"/>
    <w:rsid w:val="005B4C90"/>
    <w:rsid w:val="005C1DE7"/>
    <w:rsid w:val="005C2BDD"/>
    <w:rsid w:val="005C3DE2"/>
    <w:rsid w:val="005C47A8"/>
    <w:rsid w:val="005D2B43"/>
    <w:rsid w:val="005D4A0F"/>
    <w:rsid w:val="005D52CE"/>
    <w:rsid w:val="005E0184"/>
    <w:rsid w:val="005E3E26"/>
    <w:rsid w:val="005E406E"/>
    <w:rsid w:val="005F22A4"/>
    <w:rsid w:val="005F3AF2"/>
    <w:rsid w:val="005F5F51"/>
    <w:rsid w:val="00601459"/>
    <w:rsid w:val="00601C69"/>
    <w:rsid w:val="00606913"/>
    <w:rsid w:val="00611A04"/>
    <w:rsid w:val="006125BB"/>
    <w:rsid w:val="0061472A"/>
    <w:rsid w:val="00615A37"/>
    <w:rsid w:val="00616BCC"/>
    <w:rsid w:val="006212D8"/>
    <w:rsid w:val="00624261"/>
    <w:rsid w:val="00627BD9"/>
    <w:rsid w:val="00631360"/>
    <w:rsid w:val="00632696"/>
    <w:rsid w:val="00636442"/>
    <w:rsid w:val="00637AA1"/>
    <w:rsid w:val="00640E3E"/>
    <w:rsid w:val="0064129C"/>
    <w:rsid w:val="00642F11"/>
    <w:rsid w:val="0064350A"/>
    <w:rsid w:val="00643F30"/>
    <w:rsid w:val="00646AF9"/>
    <w:rsid w:val="00650611"/>
    <w:rsid w:val="006518C4"/>
    <w:rsid w:val="006578D2"/>
    <w:rsid w:val="006609B6"/>
    <w:rsid w:val="00664704"/>
    <w:rsid w:val="006773EA"/>
    <w:rsid w:val="0068686E"/>
    <w:rsid w:val="0068699D"/>
    <w:rsid w:val="00687E24"/>
    <w:rsid w:val="00690925"/>
    <w:rsid w:val="006A353C"/>
    <w:rsid w:val="006A56FC"/>
    <w:rsid w:val="006A5A7A"/>
    <w:rsid w:val="006A741C"/>
    <w:rsid w:val="006B2D1C"/>
    <w:rsid w:val="006B3012"/>
    <w:rsid w:val="006B4517"/>
    <w:rsid w:val="006B6B63"/>
    <w:rsid w:val="006C1E1F"/>
    <w:rsid w:val="006C73E1"/>
    <w:rsid w:val="006C7EFF"/>
    <w:rsid w:val="006D0F6F"/>
    <w:rsid w:val="006D7500"/>
    <w:rsid w:val="006E2C8C"/>
    <w:rsid w:val="006E2D1D"/>
    <w:rsid w:val="006F21FE"/>
    <w:rsid w:val="006F24B3"/>
    <w:rsid w:val="006F2DB3"/>
    <w:rsid w:val="006F3FB5"/>
    <w:rsid w:val="006F7EC6"/>
    <w:rsid w:val="00702FA8"/>
    <w:rsid w:val="007050F5"/>
    <w:rsid w:val="00710DEC"/>
    <w:rsid w:val="0071140F"/>
    <w:rsid w:val="007139B5"/>
    <w:rsid w:val="007171B3"/>
    <w:rsid w:val="00722C8F"/>
    <w:rsid w:val="00725597"/>
    <w:rsid w:val="007302D2"/>
    <w:rsid w:val="0073586B"/>
    <w:rsid w:val="00736A7B"/>
    <w:rsid w:val="007423DE"/>
    <w:rsid w:val="00744943"/>
    <w:rsid w:val="00754CB1"/>
    <w:rsid w:val="007554DD"/>
    <w:rsid w:val="007555C2"/>
    <w:rsid w:val="0076001F"/>
    <w:rsid w:val="0076432E"/>
    <w:rsid w:val="00764C68"/>
    <w:rsid w:val="00766171"/>
    <w:rsid w:val="00766F91"/>
    <w:rsid w:val="00770E58"/>
    <w:rsid w:val="00771B37"/>
    <w:rsid w:val="00772DE7"/>
    <w:rsid w:val="007738F5"/>
    <w:rsid w:val="007801C4"/>
    <w:rsid w:val="00781234"/>
    <w:rsid w:val="0078196C"/>
    <w:rsid w:val="00785216"/>
    <w:rsid w:val="00793D80"/>
    <w:rsid w:val="007970D6"/>
    <w:rsid w:val="007A224E"/>
    <w:rsid w:val="007A57FC"/>
    <w:rsid w:val="007B36A9"/>
    <w:rsid w:val="007B7AF3"/>
    <w:rsid w:val="007C50B5"/>
    <w:rsid w:val="007D0734"/>
    <w:rsid w:val="007D17A7"/>
    <w:rsid w:val="007D3BB0"/>
    <w:rsid w:val="007D7665"/>
    <w:rsid w:val="007F006B"/>
    <w:rsid w:val="007F09EF"/>
    <w:rsid w:val="007F76B7"/>
    <w:rsid w:val="008073EB"/>
    <w:rsid w:val="00812185"/>
    <w:rsid w:val="00815712"/>
    <w:rsid w:val="00817055"/>
    <w:rsid w:val="00825E76"/>
    <w:rsid w:val="00831E1A"/>
    <w:rsid w:val="00833C9C"/>
    <w:rsid w:val="008402A3"/>
    <w:rsid w:val="00843027"/>
    <w:rsid w:val="00844669"/>
    <w:rsid w:val="00847841"/>
    <w:rsid w:val="00862320"/>
    <w:rsid w:val="008640B4"/>
    <w:rsid w:val="008647CE"/>
    <w:rsid w:val="00865D3D"/>
    <w:rsid w:val="00873DD6"/>
    <w:rsid w:val="00874211"/>
    <w:rsid w:val="00874EBC"/>
    <w:rsid w:val="00877D7B"/>
    <w:rsid w:val="00884FD7"/>
    <w:rsid w:val="00890639"/>
    <w:rsid w:val="00890A70"/>
    <w:rsid w:val="008916D2"/>
    <w:rsid w:val="00891E5B"/>
    <w:rsid w:val="00894086"/>
    <w:rsid w:val="008A5889"/>
    <w:rsid w:val="008A5F6B"/>
    <w:rsid w:val="008B650E"/>
    <w:rsid w:val="008C58F0"/>
    <w:rsid w:val="008C773A"/>
    <w:rsid w:val="008D1CB3"/>
    <w:rsid w:val="008D2A7F"/>
    <w:rsid w:val="008D2B92"/>
    <w:rsid w:val="008D7E9A"/>
    <w:rsid w:val="008E307C"/>
    <w:rsid w:val="008E4094"/>
    <w:rsid w:val="008E5AF7"/>
    <w:rsid w:val="008F1464"/>
    <w:rsid w:val="008F4105"/>
    <w:rsid w:val="008F5EB1"/>
    <w:rsid w:val="008F793F"/>
    <w:rsid w:val="00902C46"/>
    <w:rsid w:val="00902F8C"/>
    <w:rsid w:val="009054EA"/>
    <w:rsid w:val="00911D46"/>
    <w:rsid w:val="00920FDE"/>
    <w:rsid w:val="009211D3"/>
    <w:rsid w:val="00927D15"/>
    <w:rsid w:val="00930F6B"/>
    <w:rsid w:val="00934124"/>
    <w:rsid w:val="009342B2"/>
    <w:rsid w:val="0094070E"/>
    <w:rsid w:val="009503B7"/>
    <w:rsid w:val="00952A27"/>
    <w:rsid w:val="009603E6"/>
    <w:rsid w:val="00964CC7"/>
    <w:rsid w:val="009678A6"/>
    <w:rsid w:val="0097650E"/>
    <w:rsid w:val="00980E93"/>
    <w:rsid w:val="00983E6C"/>
    <w:rsid w:val="009878EB"/>
    <w:rsid w:val="009918EC"/>
    <w:rsid w:val="00992ABF"/>
    <w:rsid w:val="00992E20"/>
    <w:rsid w:val="009A206C"/>
    <w:rsid w:val="009A4D23"/>
    <w:rsid w:val="009A5609"/>
    <w:rsid w:val="009B3FDD"/>
    <w:rsid w:val="009B4635"/>
    <w:rsid w:val="009C082C"/>
    <w:rsid w:val="009D0DF6"/>
    <w:rsid w:val="009D17B8"/>
    <w:rsid w:val="009D684D"/>
    <w:rsid w:val="009D7E97"/>
    <w:rsid w:val="009E03F3"/>
    <w:rsid w:val="009E4140"/>
    <w:rsid w:val="009E4969"/>
    <w:rsid w:val="009E52CA"/>
    <w:rsid w:val="009F3616"/>
    <w:rsid w:val="009F51C9"/>
    <w:rsid w:val="009F72E5"/>
    <w:rsid w:val="009F7918"/>
    <w:rsid w:val="00A04942"/>
    <w:rsid w:val="00A04B52"/>
    <w:rsid w:val="00A05B6A"/>
    <w:rsid w:val="00A05F4B"/>
    <w:rsid w:val="00A0751C"/>
    <w:rsid w:val="00A1251D"/>
    <w:rsid w:val="00A1447A"/>
    <w:rsid w:val="00A1469B"/>
    <w:rsid w:val="00A14EF5"/>
    <w:rsid w:val="00A15C19"/>
    <w:rsid w:val="00A2487B"/>
    <w:rsid w:val="00A26D0F"/>
    <w:rsid w:val="00A30AB1"/>
    <w:rsid w:val="00A32A03"/>
    <w:rsid w:val="00A32C2B"/>
    <w:rsid w:val="00A33D79"/>
    <w:rsid w:val="00A33E9E"/>
    <w:rsid w:val="00A42D45"/>
    <w:rsid w:val="00A42D9B"/>
    <w:rsid w:val="00A47087"/>
    <w:rsid w:val="00A50E7E"/>
    <w:rsid w:val="00A50F9D"/>
    <w:rsid w:val="00A51606"/>
    <w:rsid w:val="00A62BA0"/>
    <w:rsid w:val="00A67B22"/>
    <w:rsid w:val="00A7514C"/>
    <w:rsid w:val="00A75620"/>
    <w:rsid w:val="00A76530"/>
    <w:rsid w:val="00A80DD8"/>
    <w:rsid w:val="00A8122C"/>
    <w:rsid w:val="00A828B5"/>
    <w:rsid w:val="00A83312"/>
    <w:rsid w:val="00A8426C"/>
    <w:rsid w:val="00A87509"/>
    <w:rsid w:val="00A87D41"/>
    <w:rsid w:val="00A91DFF"/>
    <w:rsid w:val="00A93453"/>
    <w:rsid w:val="00A96B07"/>
    <w:rsid w:val="00AA03CD"/>
    <w:rsid w:val="00AA0757"/>
    <w:rsid w:val="00AA1045"/>
    <w:rsid w:val="00AA6139"/>
    <w:rsid w:val="00AC63EE"/>
    <w:rsid w:val="00AC6C1A"/>
    <w:rsid w:val="00AC70FC"/>
    <w:rsid w:val="00AD30C6"/>
    <w:rsid w:val="00AD36DB"/>
    <w:rsid w:val="00AE2BEF"/>
    <w:rsid w:val="00AE41C4"/>
    <w:rsid w:val="00AE4C9F"/>
    <w:rsid w:val="00AE5A14"/>
    <w:rsid w:val="00AE686E"/>
    <w:rsid w:val="00AF057B"/>
    <w:rsid w:val="00B0405E"/>
    <w:rsid w:val="00B053D1"/>
    <w:rsid w:val="00B0576B"/>
    <w:rsid w:val="00B14FE6"/>
    <w:rsid w:val="00B16051"/>
    <w:rsid w:val="00B16053"/>
    <w:rsid w:val="00B24A8A"/>
    <w:rsid w:val="00B24FBA"/>
    <w:rsid w:val="00B31950"/>
    <w:rsid w:val="00B34FEC"/>
    <w:rsid w:val="00B40563"/>
    <w:rsid w:val="00B4074D"/>
    <w:rsid w:val="00B42831"/>
    <w:rsid w:val="00B42C60"/>
    <w:rsid w:val="00B61915"/>
    <w:rsid w:val="00B7010B"/>
    <w:rsid w:val="00B73DE8"/>
    <w:rsid w:val="00B76B6C"/>
    <w:rsid w:val="00B80F33"/>
    <w:rsid w:val="00B84DAD"/>
    <w:rsid w:val="00B85D7F"/>
    <w:rsid w:val="00B86D56"/>
    <w:rsid w:val="00B87B7A"/>
    <w:rsid w:val="00B90AA1"/>
    <w:rsid w:val="00B929F5"/>
    <w:rsid w:val="00B932BD"/>
    <w:rsid w:val="00B94B18"/>
    <w:rsid w:val="00BA0C94"/>
    <w:rsid w:val="00BA1314"/>
    <w:rsid w:val="00BA1E20"/>
    <w:rsid w:val="00BA57B1"/>
    <w:rsid w:val="00BA78D9"/>
    <w:rsid w:val="00BB7A15"/>
    <w:rsid w:val="00BC161F"/>
    <w:rsid w:val="00BC2588"/>
    <w:rsid w:val="00BC336C"/>
    <w:rsid w:val="00BC7D79"/>
    <w:rsid w:val="00BD63E2"/>
    <w:rsid w:val="00BD7C8E"/>
    <w:rsid w:val="00BE23AD"/>
    <w:rsid w:val="00BF0412"/>
    <w:rsid w:val="00BF0EF3"/>
    <w:rsid w:val="00BF2DB4"/>
    <w:rsid w:val="00BF60E9"/>
    <w:rsid w:val="00C00F42"/>
    <w:rsid w:val="00C05C55"/>
    <w:rsid w:val="00C076C6"/>
    <w:rsid w:val="00C112F1"/>
    <w:rsid w:val="00C137DA"/>
    <w:rsid w:val="00C214E8"/>
    <w:rsid w:val="00C23AFC"/>
    <w:rsid w:val="00C27701"/>
    <w:rsid w:val="00C27CAC"/>
    <w:rsid w:val="00C30F31"/>
    <w:rsid w:val="00C3113F"/>
    <w:rsid w:val="00C412BD"/>
    <w:rsid w:val="00C4536F"/>
    <w:rsid w:val="00C45CDE"/>
    <w:rsid w:val="00C46ADA"/>
    <w:rsid w:val="00C4739B"/>
    <w:rsid w:val="00C51776"/>
    <w:rsid w:val="00C557A5"/>
    <w:rsid w:val="00C56C04"/>
    <w:rsid w:val="00C577A7"/>
    <w:rsid w:val="00C637A9"/>
    <w:rsid w:val="00C65484"/>
    <w:rsid w:val="00C73A45"/>
    <w:rsid w:val="00C753C6"/>
    <w:rsid w:val="00C82B4D"/>
    <w:rsid w:val="00C84008"/>
    <w:rsid w:val="00C84F11"/>
    <w:rsid w:val="00C85025"/>
    <w:rsid w:val="00C875C6"/>
    <w:rsid w:val="00C87C48"/>
    <w:rsid w:val="00C918BD"/>
    <w:rsid w:val="00C92E6D"/>
    <w:rsid w:val="00C94AE7"/>
    <w:rsid w:val="00CA00D1"/>
    <w:rsid w:val="00CA0D0E"/>
    <w:rsid w:val="00CA4476"/>
    <w:rsid w:val="00CA468D"/>
    <w:rsid w:val="00CA4A61"/>
    <w:rsid w:val="00CA680A"/>
    <w:rsid w:val="00CA7DFA"/>
    <w:rsid w:val="00CB05F9"/>
    <w:rsid w:val="00CB305D"/>
    <w:rsid w:val="00CB3F18"/>
    <w:rsid w:val="00CC069D"/>
    <w:rsid w:val="00CC56E5"/>
    <w:rsid w:val="00CC669E"/>
    <w:rsid w:val="00CC74E8"/>
    <w:rsid w:val="00CD18AF"/>
    <w:rsid w:val="00CD2F14"/>
    <w:rsid w:val="00CD4018"/>
    <w:rsid w:val="00CD6CC0"/>
    <w:rsid w:val="00CE0951"/>
    <w:rsid w:val="00CE5715"/>
    <w:rsid w:val="00CF2FAE"/>
    <w:rsid w:val="00CF5ED6"/>
    <w:rsid w:val="00CF68A2"/>
    <w:rsid w:val="00D10750"/>
    <w:rsid w:val="00D13841"/>
    <w:rsid w:val="00D16361"/>
    <w:rsid w:val="00D20E67"/>
    <w:rsid w:val="00D325FE"/>
    <w:rsid w:val="00D41CC2"/>
    <w:rsid w:val="00D50161"/>
    <w:rsid w:val="00D5140F"/>
    <w:rsid w:val="00D51DC4"/>
    <w:rsid w:val="00D54659"/>
    <w:rsid w:val="00D62AA9"/>
    <w:rsid w:val="00D62C40"/>
    <w:rsid w:val="00D650D9"/>
    <w:rsid w:val="00D679E5"/>
    <w:rsid w:val="00D71F88"/>
    <w:rsid w:val="00D7286E"/>
    <w:rsid w:val="00D72E1B"/>
    <w:rsid w:val="00D74391"/>
    <w:rsid w:val="00D760B3"/>
    <w:rsid w:val="00D773BC"/>
    <w:rsid w:val="00D81320"/>
    <w:rsid w:val="00D825A1"/>
    <w:rsid w:val="00D83169"/>
    <w:rsid w:val="00D83360"/>
    <w:rsid w:val="00D86F3C"/>
    <w:rsid w:val="00D9010E"/>
    <w:rsid w:val="00D925F0"/>
    <w:rsid w:val="00D92B0B"/>
    <w:rsid w:val="00D94972"/>
    <w:rsid w:val="00DA228B"/>
    <w:rsid w:val="00DA22B6"/>
    <w:rsid w:val="00DB7B85"/>
    <w:rsid w:val="00DC0E4C"/>
    <w:rsid w:val="00DC1B30"/>
    <w:rsid w:val="00DD31B4"/>
    <w:rsid w:val="00DD3F97"/>
    <w:rsid w:val="00DD658F"/>
    <w:rsid w:val="00DD7C3E"/>
    <w:rsid w:val="00DE72D9"/>
    <w:rsid w:val="00DF0C9A"/>
    <w:rsid w:val="00DF1DF5"/>
    <w:rsid w:val="00DF5D12"/>
    <w:rsid w:val="00DF7645"/>
    <w:rsid w:val="00E04BA6"/>
    <w:rsid w:val="00E11E15"/>
    <w:rsid w:val="00E1276A"/>
    <w:rsid w:val="00E127A1"/>
    <w:rsid w:val="00E167E9"/>
    <w:rsid w:val="00E200A9"/>
    <w:rsid w:val="00E3138C"/>
    <w:rsid w:val="00E355C2"/>
    <w:rsid w:val="00E37E57"/>
    <w:rsid w:val="00E41369"/>
    <w:rsid w:val="00E4377C"/>
    <w:rsid w:val="00E463A0"/>
    <w:rsid w:val="00E514A2"/>
    <w:rsid w:val="00E53B95"/>
    <w:rsid w:val="00E56B2A"/>
    <w:rsid w:val="00E622B0"/>
    <w:rsid w:val="00E623E4"/>
    <w:rsid w:val="00E65CDA"/>
    <w:rsid w:val="00E67A05"/>
    <w:rsid w:val="00E72268"/>
    <w:rsid w:val="00E72CC9"/>
    <w:rsid w:val="00E73EFC"/>
    <w:rsid w:val="00E74AB7"/>
    <w:rsid w:val="00E81FE1"/>
    <w:rsid w:val="00E84EDA"/>
    <w:rsid w:val="00E87675"/>
    <w:rsid w:val="00E8769C"/>
    <w:rsid w:val="00E90203"/>
    <w:rsid w:val="00E92B43"/>
    <w:rsid w:val="00E94F62"/>
    <w:rsid w:val="00E955BB"/>
    <w:rsid w:val="00E95C1A"/>
    <w:rsid w:val="00E96D57"/>
    <w:rsid w:val="00EA0405"/>
    <w:rsid w:val="00EA19E9"/>
    <w:rsid w:val="00EA4A0D"/>
    <w:rsid w:val="00EA7DD2"/>
    <w:rsid w:val="00EC00A2"/>
    <w:rsid w:val="00EC5725"/>
    <w:rsid w:val="00ED146D"/>
    <w:rsid w:val="00ED35D0"/>
    <w:rsid w:val="00ED55B1"/>
    <w:rsid w:val="00EE38A9"/>
    <w:rsid w:val="00EE518B"/>
    <w:rsid w:val="00EE670F"/>
    <w:rsid w:val="00EF160F"/>
    <w:rsid w:val="00EF2A42"/>
    <w:rsid w:val="00EF4C32"/>
    <w:rsid w:val="00EF69CD"/>
    <w:rsid w:val="00F02126"/>
    <w:rsid w:val="00F0419B"/>
    <w:rsid w:val="00F0786C"/>
    <w:rsid w:val="00F07AB3"/>
    <w:rsid w:val="00F07C07"/>
    <w:rsid w:val="00F21892"/>
    <w:rsid w:val="00F262AB"/>
    <w:rsid w:val="00F27BAA"/>
    <w:rsid w:val="00F323F3"/>
    <w:rsid w:val="00F3267A"/>
    <w:rsid w:val="00F36113"/>
    <w:rsid w:val="00F43690"/>
    <w:rsid w:val="00F47DD1"/>
    <w:rsid w:val="00F67EB0"/>
    <w:rsid w:val="00F720E6"/>
    <w:rsid w:val="00F7284D"/>
    <w:rsid w:val="00F80CFC"/>
    <w:rsid w:val="00F829F0"/>
    <w:rsid w:val="00F8559C"/>
    <w:rsid w:val="00F900B2"/>
    <w:rsid w:val="00F96070"/>
    <w:rsid w:val="00F976CB"/>
    <w:rsid w:val="00FA00C6"/>
    <w:rsid w:val="00FA3F62"/>
    <w:rsid w:val="00FA6209"/>
    <w:rsid w:val="00FB5C05"/>
    <w:rsid w:val="00FC139B"/>
    <w:rsid w:val="00FC1F3B"/>
    <w:rsid w:val="00FC407C"/>
    <w:rsid w:val="00FC78BE"/>
    <w:rsid w:val="00FC7CDB"/>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927076403">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ctakes.apache.org"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5</Pages>
  <Words>4458</Words>
  <Characters>2541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29815</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mitriy (Dima) Dligach</cp:lastModifiedBy>
  <cp:revision>716</cp:revision>
  <cp:lastPrinted>2011-03-11T19:43:00Z</cp:lastPrinted>
  <dcterms:created xsi:type="dcterms:W3CDTF">2015-03-31T19:44:00Z</dcterms:created>
  <dcterms:modified xsi:type="dcterms:W3CDTF">2018-04-13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